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r w:rsidRPr="000A6F01">
        <w:rPr>
          <w:lang w:val="en-GB"/>
        </w:rPr>
        <w:t>Gdańsk,</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B2EB4"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1B2EB4"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1B2EB4"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1B2EB4"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1B2EB4"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B2EB4"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The aristocratization of education through the limitation of scholarships for poorer students and an increased emphasis on the socializing role of education.</w:t>
            </w:r>
          </w:p>
        </w:tc>
      </w:tr>
      <w:tr w:rsidR="001963E3" w:rsidRPr="001B2EB4"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1B2EB4"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1B2EB4"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Lehr- und Lernfreiheit</w:t>
            </w:r>
            <w:r w:rsidRPr="000A6F01">
              <w:rPr>
                <w:lang w:val="en-GB"/>
              </w:rPr>
              <w:t>.</w:t>
            </w:r>
          </w:p>
        </w:tc>
      </w:tr>
      <w:tr w:rsidR="001963E3" w:rsidRPr="001B2EB4"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1B2EB4"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1B2EB4"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MacKoy</w:t>
      </w:r>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MacKoy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B2EB4"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1B2EB4"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1B2EB4"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1B2EB4"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1B2EB4"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1B2EB4"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1B2EB4"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1B2EB4"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r w:rsidRPr="000A6F01">
              <w:rPr>
                <w:lang w:val="en-GB"/>
              </w:rPr>
              <w:t>Rhenman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r w:rsidRPr="000A6F01">
              <w:rPr>
                <w:i/>
                <w:iCs/>
                <w:lang w:val="en-GB"/>
              </w:rPr>
              <w:t>Interessent</w:t>
            </w:r>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1B2EB4"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1B2EB4"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1B2EB4"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1B2EB4"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1B2EB4"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r w:rsidR="007A1FA6" w:rsidRPr="000A6F01">
              <w:rPr>
                <w:lang w:val="en-GB"/>
              </w:rPr>
              <w:t>and</w:t>
            </w:r>
            <w:r w:rsidRPr="000A6F01">
              <w:rPr>
                <w:lang w:val="en-GB"/>
              </w:rPr>
              <w:t>Backhoff</w:t>
            </w:r>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1B2EB4"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1B2EB4"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1B2EB4"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1B2EB4"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1B2EB4"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1B2EB4"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1B2EB4"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1B2EB4"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r w:rsidRPr="000A6F01">
              <w:rPr>
                <w:lang w:val="en-GB"/>
              </w:rPr>
              <w:t>Starik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1B2EB4"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1B2EB4"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1B2EB4"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1B2EB4"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1B2EB4"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1B2EB4"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1B2EB4"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1B2EB4"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r w:rsidRPr="000A6F01">
              <w:rPr>
                <w:lang w:val="en-GB"/>
              </w:rPr>
              <w:t>Heugens</w:t>
            </w:r>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1B2EB4"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1B2EB4"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1B2EB4"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1B2EB4"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1B2EB4"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1B2EB4"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1B2EB4"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r w:rsidRPr="000A6F01">
              <w:rPr>
                <w:lang w:val="en-GB"/>
              </w:rPr>
              <w:t>Fassin</w:t>
            </w:r>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1B2EB4"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1B2EB4"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Starik).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B2EB4"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1B2EB4"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1B2EB4"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1B2EB4"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1B2EB4"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1B2EB4"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Zakhem,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Zakhem,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r w:rsidR="00F7033B" w:rsidRPr="00F7033B">
        <w:t xml:space="preserve">possesses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r w:rsidR="00F7033B" w:rsidRPr="00F7033B">
        <w:t xml:space="preserve">possesses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r w:rsidR="00F7033B" w:rsidRPr="00F7033B">
        <w:t xml:space="preserve">possesses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r w:rsidR="009051E6" w:rsidRPr="009051E6">
        <w:t>This list comprises the following groups</w:t>
      </w:r>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1B2EB4"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1B2EB4"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1B2EB4"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1B2EB4"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1B2EB4"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1B2EB4"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1B2EB4"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1B2EB4"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1B2EB4"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1B2EB4"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1B2EB4"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1B2EB4"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1B2EB4"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1B2EB4"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1B2EB4"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1B2EB4"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1B2EB4"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1B2EB4"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1B2EB4"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1B2EB4"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1B2EB4"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1B2EB4"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1B2EB4"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1B2EB4"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B2EB4"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1B2EB4"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Laloux,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01E1EC7A" w:rsidR="00D71F1E" w:rsidRPr="000A6F01" w:rsidRDefault="00AC6C96" w:rsidP="00D71F1E">
      <w:pPr>
        <w:rPr>
          <w:lang w:val="en-GB"/>
        </w:rPr>
      </w:pPr>
      <w:r w:rsidRPr="000A6F01">
        <w:rPr>
          <w:lang w:val="en-GB"/>
        </w:rPr>
        <w:t xml:space="preserve">Universities serve multiple stakeholder groups. </w:t>
      </w:r>
      <w:r w:rsidR="006666D9" w:rsidRPr="006666D9">
        <w:rPr>
          <w:lang w:val="en-GB"/>
        </w:rPr>
        <w:t>Therefore, typical measures of performance developed and verified in business organisations are challenging to apply as a primary or general indicator</w:t>
      </w:r>
      <w:r w:rsidRPr="000A6F01">
        <w:rPr>
          <w:lang w:val="en-GB"/>
        </w:rPr>
        <w:t xml:space="preserve">. </w:t>
      </w:r>
      <w:r w:rsidR="006666D9" w:rsidRPr="006666D9">
        <w:rPr>
          <w:lang w:val="en-GB"/>
        </w:rPr>
        <w:t>As discussed in previous chapters of this work, there is no single stake</w:t>
      </w:r>
      <w:r w:rsidR="006666D9" w:rsidRPr="006666D9">
        <w:rPr>
          <w:lang w:val="en-GB"/>
        </w:rPr>
        <w:lastRenderedPageBreak/>
        <w:t>holder group of an HEI that fulfils all the criteria of a client in traditional business</w:t>
      </w:r>
      <w:r w:rsidRPr="000A6F01">
        <w:rPr>
          <w:lang w:val="en-GB"/>
        </w:rPr>
        <w:t xml:space="preserve">. </w:t>
      </w:r>
      <w:r w:rsidR="006666D9" w:rsidRPr="006666D9">
        <w:rPr>
          <w:lang w:val="en-GB"/>
        </w:rPr>
        <w:t>As is typical in quality management, customer-centricity must be applied to a set of stakeholder groups</w:t>
      </w:r>
      <w:r w:rsidRPr="000A6F01">
        <w:rPr>
          <w:lang w:val="en-GB"/>
        </w:rPr>
        <w:t xml:space="preserve">. </w:t>
      </w:r>
      <w:r w:rsidR="006666D9" w:rsidRPr="006666D9">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0A6F01">
        <w:rPr>
          <w:lang w:val="en-GB"/>
        </w:rPr>
        <w:t xml:space="preserve">. </w:t>
      </w:r>
      <w:r w:rsidR="006666D9" w:rsidRPr="006666D9">
        <w:rPr>
          <w:lang w:val="en-GB"/>
        </w:rPr>
        <w:t>As has already been presented, for university management this is a too narrow approach, as it omits many other important stakeholder groups</w:t>
      </w:r>
      <w:r w:rsidR="00A433AD" w:rsidRPr="000A6F01">
        <w:rPr>
          <w:lang w:val="en-GB"/>
        </w:rPr>
        <w:t>.</w:t>
      </w:r>
    </w:p>
    <w:p w14:paraId="26E9AF9A" w14:textId="0BBA338B" w:rsidR="00C23E07" w:rsidRPr="000A6F01" w:rsidRDefault="006666D9" w:rsidP="00D71F1E">
      <w:pPr>
        <w:rPr>
          <w:lang w:val="en-GB"/>
        </w:rPr>
      </w:pPr>
      <w:r w:rsidRPr="006666D9">
        <w:rPr>
          <w:lang w:val="en-GB"/>
        </w:rPr>
        <w:t>The phenomenon of the prestige economy relates not only to the explanation of academics’ behaviours</w:t>
      </w:r>
      <w:r w:rsidR="00C23E07" w:rsidRPr="000A6F01">
        <w:rPr>
          <w:lang w:val="en-GB"/>
        </w:rPr>
        <w:t xml:space="preserve">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w:t>
      </w:r>
      <w:r w:rsidRPr="006666D9">
        <w:rPr>
          <w:lang w:val="en-GB"/>
        </w:rPr>
        <w:t>In assessing HEIs’ performance, reputation is an important parameter</w:t>
      </w:r>
      <w:r w:rsidR="00C23E07" w:rsidRPr="000A6F01">
        <w:rPr>
          <w:lang w:val="en-GB"/>
        </w:rPr>
        <w:t xml:space="preserve">. </w:t>
      </w:r>
      <w:r w:rsidRPr="006666D9">
        <w:rPr>
          <w:lang w:val="en-GB"/>
        </w:rPr>
        <w:t>This approach is reflected in multiple rankings that include a university’s reputation as one of the important components of the assessment</w:t>
      </w:r>
      <w:r w:rsidR="00C23E07" w:rsidRPr="000A6F01">
        <w:rPr>
          <w:lang w:val="en-GB"/>
        </w:rPr>
        <w:t xml:space="preserve">. </w:t>
      </w:r>
      <w:r w:rsidRPr="006666D9">
        <w:rPr>
          <w:lang w:val="en-GB"/>
        </w:rPr>
        <w:t>Some of the most recognised global university rankings assign nearly half of the overall score to reputation measures</w:t>
      </w:r>
      <w:r w:rsidR="0079334F" w:rsidRPr="000A6F01">
        <w:rPr>
          <w:lang w:val="en-GB"/>
        </w:rPr>
        <w:t xml:space="preserv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w:t>
      </w:r>
      <w:r w:rsidRPr="006666D9">
        <w:rPr>
          <w:lang w:val="en-GB"/>
        </w:rPr>
        <w:t>One of the most popular global rankings, the Shanghai Ranking, includes criteria related to reputation across all dimensions</w:t>
      </w:r>
      <w:r w:rsidR="0079334F" w:rsidRPr="000A6F01">
        <w:rPr>
          <w:lang w:val="en-GB"/>
        </w:rPr>
        <w:t xml:space="preserve">. </w:t>
      </w:r>
      <w:r w:rsidRPr="006666D9">
        <w:rPr>
          <w:lang w:val="en-GB"/>
        </w:rPr>
        <w:t>Even categories related to publications in the most prestigious scientific journals and numerous citations, in fact, reflect reputation</w:t>
      </w:r>
      <w:r w:rsidR="00D912FE" w:rsidRPr="000A6F01">
        <w:rPr>
          <w:lang w:val="en-GB"/>
        </w:rPr>
        <w:t xml:space="preserve">. </w:t>
      </w:r>
      <w:r w:rsidRPr="006666D9">
        <w:rPr>
          <w:lang w:val="en-GB"/>
        </w:rPr>
        <w:t>However, the analysis presented in</w:t>
      </w:r>
      <w:r w:rsidRPr="006666D9">
        <w:rPr>
          <w:lang w:val="en-GB"/>
        </w:rPr>
        <w:t xml:space="preserve">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w:t>
      </w:r>
      <w:r w:rsidRPr="006666D9">
        <w:rPr>
          <w:lang w:val="en-GB"/>
        </w:rPr>
        <w:t>includes only those categories that relate to an institution’s staff or alumni winning the most prestigious scientific prizes</w:t>
      </w:r>
      <w:r w:rsidR="00D912FE" w:rsidRPr="000A6F01">
        <w:rPr>
          <w:lang w:val="en-GB"/>
        </w:rPr>
        <w:t>.</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B2EB4"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69AD2270"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Prestige Criteri</w:t>
            </w:r>
            <w:r w:rsidR="006666D9">
              <w:rPr>
                <w:b/>
                <w:bCs w:val="0"/>
                <w:lang w:val="en-GB"/>
              </w:rPr>
              <w:t>a</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1B2EB4"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1B2EB4"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lastRenderedPageBreak/>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29446B75" w:rsidR="00C23E07" w:rsidRPr="000A6F01" w:rsidRDefault="00A52882" w:rsidP="00D71F1E">
      <w:pPr>
        <w:rPr>
          <w:lang w:val="en-GB"/>
        </w:rPr>
      </w:pPr>
      <w:r w:rsidRPr="000A6F01">
        <w:rPr>
          <w:lang w:val="en-GB"/>
        </w:rPr>
        <w:t xml:space="preserve">Source: </w:t>
      </w:r>
      <w:r w:rsidR="006666D9">
        <w:rPr>
          <w:lang w:val="en-GB"/>
        </w:rPr>
        <w:t>Authors’</w:t>
      </w:r>
      <w:r w:rsidRPr="000A6F01">
        <w:rPr>
          <w:lang w:val="en-GB"/>
        </w:rPr>
        <w:t xml:space="preserve"> analysis based on </w:t>
      </w:r>
      <w:r w:rsidR="004B6481" w:rsidRPr="000A6F01">
        <w:rPr>
          <w:lang w:val="en-GB"/>
        </w:rPr>
        <w:t xml:space="preserve">methodologies of Shanghai ranking 2024, QS World University Ranking 2026, Times Higher Education World University Rankings 2025, Round University Ranking 2025 </w:t>
      </w:r>
      <w:commentRangeStart w:id="31"/>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commentRangeEnd w:id="31"/>
      <w:r w:rsidR="006666D9">
        <w:rPr>
          <w:rStyle w:val="CommentReference"/>
          <w:rFonts w:eastAsia="Times New Roman"/>
          <w:szCs w:val="20"/>
          <w:lang w:eastAsia="pl-PL"/>
        </w:rPr>
        <w:commentReference w:id="31"/>
      </w:r>
    </w:p>
    <w:p w14:paraId="3C612804" w14:textId="4356AA85" w:rsidR="00C23E07" w:rsidRPr="000A6F01" w:rsidRDefault="00B43909" w:rsidP="00D71F1E">
      <w:pPr>
        <w:rPr>
          <w:lang w:val="en-GB"/>
        </w:rPr>
      </w:pPr>
      <w:r w:rsidRPr="00B43909">
        <w:rPr>
          <w:lang w:val="en-GB"/>
        </w:rPr>
        <w:t>An analysis of ranking methodologies also reveals an important finding about the measurement of reputation</w:t>
      </w:r>
      <w:r w:rsidR="00D912FE" w:rsidRPr="000A6F01">
        <w:rPr>
          <w:lang w:val="en-GB"/>
        </w:rPr>
        <w:t xml:space="preserve">. </w:t>
      </w:r>
      <w:r w:rsidRPr="00B43909">
        <w:rPr>
          <w:lang w:val="en-GB"/>
        </w:rPr>
        <w:t>Conducting such research requires significant resources to ensure its reliability across a broad range of institutions</w:t>
      </w:r>
      <w:r w:rsidR="00D912FE" w:rsidRPr="000A6F01">
        <w:rPr>
          <w:lang w:val="en-GB"/>
        </w:rPr>
        <w:t xml:space="preserve">. </w:t>
      </w:r>
      <w:r w:rsidRPr="00B43909">
        <w:rPr>
          <w:lang w:val="en-GB"/>
        </w:rPr>
        <w:t>Therefore, some ranking methodologies are changing, replacing reputation surveys with other sources of data that may be related to the same phenomenon</w:t>
      </w:r>
      <w:r w:rsidR="00D912FE" w:rsidRPr="000A6F01">
        <w:rPr>
          <w:lang w:val="en-GB"/>
        </w:rPr>
        <w:t xml:space="preserve">. </w:t>
      </w:r>
      <w:r w:rsidRPr="00B43909">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A6F01">
        <w:rPr>
          <w:lang w:val="en-GB"/>
        </w:rPr>
        <w:t xml:space="preserve">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w:t>
      </w:r>
      <w:r w:rsidRPr="00B43909">
        <w:rPr>
          <w:lang w:val="en-GB"/>
        </w:rPr>
        <w:t>This approach has allowed the authors of Webometrics to publish the ranking twice a year, which is also a unique feature</w:t>
      </w:r>
      <w:r w:rsidR="002375AF" w:rsidRPr="000A6F01">
        <w:rPr>
          <w:lang w:val="en-GB"/>
        </w:rPr>
        <w:t>.</w:t>
      </w:r>
    </w:p>
    <w:p w14:paraId="12D9B2F6" w14:textId="657F1A8B" w:rsidR="00ED55F2" w:rsidRPr="000A6F01" w:rsidRDefault="004B6481" w:rsidP="00BA0520">
      <w:pPr>
        <w:rPr>
          <w:lang w:val="en-GB"/>
        </w:rPr>
      </w:pPr>
      <w:r w:rsidRPr="000A6F01">
        <w:rPr>
          <w:lang w:val="en-GB"/>
        </w:rPr>
        <w:t xml:space="preserve">Another characteristic of the reputation measures is that they describe long-term trends. </w:t>
      </w:r>
      <w:r w:rsidR="008C2BEB" w:rsidRPr="008C2BEB">
        <w:rPr>
          <w:lang w:val="en-GB"/>
        </w:rPr>
        <w:t>However, although they seem to reflect well the perception of a university’s performance, they typically do not respond in the short term to actions taken by university management or to improvements within its processes</w:t>
      </w:r>
      <w:r w:rsidR="00B05157" w:rsidRPr="000A6F01">
        <w:rPr>
          <w:lang w:val="en-GB"/>
        </w:rPr>
        <w:t xml:space="preserve">. </w:t>
      </w:r>
      <w:r w:rsidR="008C2BEB" w:rsidRPr="008C2BEB">
        <w:rPr>
          <w:lang w:val="en-GB"/>
        </w:rPr>
        <w:t>Another important factor is that most stakeholders who can be surveyed to assess HEIs’ reputation are not aware of the daily operations of the institution</w:t>
      </w:r>
      <w:r w:rsidR="00B05157" w:rsidRPr="000A6F01">
        <w:rPr>
          <w:lang w:val="en-GB"/>
        </w:rPr>
        <w:t xml:space="preserve">. </w:t>
      </w:r>
      <w:r w:rsidR="008C2BEB" w:rsidRPr="008C2BEB">
        <w:rPr>
          <w:lang w:val="en-GB"/>
        </w:rPr>
        <w:t xml:space="preserve">This results in a very loose connection between short-term actions and </w:t>
      </w:r>
      <w:r w:rsidR="008C2BEB" w:rsidRPr="008C2BEB">
        <w:rPr>
          <w:lang w:val="en-GB"/>
        </w:rPr>
        <w:lastRenderedPageBreak/>
        <w:t>the awareness of the majority of respondents</w:t>
      </w:r>
      <w:r w:rsidR="00B05157" w:rsidRPr="000A6F01">
        <w:rPr>
          <w:lang w:val="en-GB"/>
        </w:rPr>
        <w:t xml:space="preserve">. </w:t>
      </w:r>
      <w:r w:rsidR="008C2BEB" w:rsidRPr="008C2BEB">
        <w:rPr>
          <w:lang w:val="en-GB"/>
        </w:rPr>
        <w:t>Additionally, it should be considered that well-known rankings published for many years also influence widespread opinions about universities’ reputation</w:t>
      </w:r>
      <w:r w:rsidR="00B05157" w:rsidRPr="000A6F01">
        <w:rPr>
          <w:lang w:val="en-GB"/>
        </w:rPr>
        <w:t xml:space="preserve">. </w:t>
      </w:r>
      <w:r w:rsidR="008C2BEB" w:rsidRPr="008C2BEB">
        <w:rPr>
          <w:lang w:val="en-GB"/>
        </w:rPr>
        <w:t xml:space="preserve">Therefore, it may currently be doubted whether the results of reputation surveys reflect the </w:t>
      </w:r>
      <w:r w:rsidR="008C2BEB">
        <w:rPr>
          <w:lang w:val="en-GB"/>
        </w:rPr>
        <w:t>‘</w:t>
      </w:r>
      <w:r w:rsidR="008C2BEB" w:rsidRPr="008C2BEB">
        <w:rPr>
          <w:lang w:val="en-GB"/>
        </w:rPr>
        <w:t>real</w:t>
      </w:r>
      <w:r w:rsidR="008C2BEB">
        <w:rPr>
          <w:lang w:val="en-GB"/>
        </w:rPr>
        <w:t>’</w:t>
      </w:r>
      <w:r w:rsidR="008C2BEB" w:rsidRPr="008C2BEB">
        <w:rPr>
          <w:lang w:val="en-GB"/>
        </w:rPr>
        <w:t xml:space="preserve"> reputation or merely the ranking positions from previous years</w:t>
      </w:r>
      <w:r w:rsidR="00B05157" w:rsidRPr="000A6F01">
        <w:rPr>
          <w:lang w:val="en-GB"/>
        </w:rPr>
        <w:t>.</w:t>
      </w:r>
      <w:r w:rsidR="00765FB0" w:rsidRPr="000A6F01">
        <w:rPr>
          <w:lang w:val="en-GB"/>
        </w:rPr>
        <w:t xml:space="preserve"> </w:t>
      </w:r>
      <w:r w:rsidR="00ED55F2" w:rsidRPr="000A6F01">
        <w:rPr>
          <w:lang w:val="en-GB"/>
        </w:rPr>
        <w:t xml:space="preserve">There are also other rankings that aim to measure results for students. </w:t>
      </w:r>
      <w:r w:rsidR="008C2BEB" w:rsidRPr="008C2BEB">
        <w:rPr>
          <w:lang w:val="en-GB"/>
        </w:rPr>
        <w:t>For example, the Financial Times ranking of business schools is based on surveys of alumni to measure their income after graduation and income changes over three years</w:t>
      </w:r>
      <w:r w:rsidR="0096137E" w:rsidRPr="000A6F01">
        <w:rPr>
          <w:lang w:val="en-GB"/>
        </w:rPr>
        <w:t xml:space="preserve">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w:t>
      </w:r>
      <w:r w:rsidR="008C2BEB" w:rsidRP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A6F01">
        <w:rPr>
          <w:lang w:val="en-GB"/>
        </w:rPr>
        <w:t xml:space="preserve">. </w:t>
      </w:r>
      <w:r w:rsidR="008C2BEB" w:rsidRPr="008C2BEB">
        <w:rPr>
          <w:lang w:val="en-GB"/>
        </w:rPr>
        <w:t xml:space="preserve">A good example is the Polish </w:t>
      </w:r>
      <w:r w:rsidR="008C2BEB" w:rsidRPr="008C2BEB">
        <w:rPr>
          <w:i/>
          <w:iCs/>
          <w:lang w:val="en-GB"/>
        </w:rPr>
        <w:t>Perspektywy</w:t>
      </w:r>
      <w:r w:rsidR="008C2BEB" w:rsidRPr="008C2BEB">
        <w:rPr>
          <w:lang w:val="en-GB"/>
        </w:rPr>
        <w:t xml:space="preserve"> ranking, which, since its 2016 release, has included in its methodology a reference to the results of the Polish Graduate Tracking System</w:t>
      </w:r>
      <w:r w:rsidR="00BA0520" w:rsidRPr="000A6F01">
        <w:rPr>
          <w:lang w:val="en-GB"/>
        </w:rPr>
        <w:t xml:space="preserve">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w:t>
      </w:r>
      <w:r w:rsidR="008C2BEB" w:rsidRPr="008C2BEB">
        <w:rPr>
          <w:lang w:val="en-GB"/>
        </w:rPr>
        <w:t>The weight of this measure depends on the type of ranking (type of HEIs) and varies in different years, but since its first inclusion in the ranking it has constituted a significant part of the overall score</w:t>
      </w:r>
      <w:r w:rsidR="008C2BEB" w:rsidRPr="008C2BEB">
        <w:rPr>
          <w:lang w:val="en-GB"/>
        </w:rPr>
        <w:t xml:space="preserve"> </w:t>
      </w:r>
      <w:r w:rsidR="00BA0520" w:rsidRPr="000A6F01">
        <w:rPr>
          <w:lang w:val="en-GB"/>
        </w:rPr>
        <w:t xml:space="preserve">(ca. 15-20%). </w:t>
      </w:r>
      <w:r w:rsidR="008C2BEB" w:rsidRPr="008C2BEB">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w:t>
      </w:r>
      <w:r w:rsidR="008C2BEB" w:rsidRPr="008C2BEB">
        <w:rPr>
          <w:lang w:val="en-GB"/>
        </w:rPr>
        <w:t>However, as this is a typical situation nowadays, any measurement based on that assumption must also consider the impact of other patterns of students’ choices when results are analysed</w:t>
      </w:r>
      <w:r w:rsidR="002056C4" w:rsidRPr="000A6F01">
        <w:rPr>
          <w:lang w:val="en-GB"/>
        </w:rPr>
        <w:t>.</w:t>
      </w:r>
    </w:p>
    <w:p w14:paraId="10435F0E" w14:textId="50A6F0F3" w:rsidR="00765FB0" w:rsidRPr="000A6F01" w:rsidRDefault="00765FB0" w:rsidP="00B05157">
      <w:pPr>
        <w:rPr>
          <w:lang w:val="en-GB"/>
        </w:rPr>
      </w:pPr>
      <w:commentRangeStart w:id="32"/>
      <w:r w:rsidRPr="000A6F01">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 xml:space="preserve">s an adaptation of well known </w:t>
      </w:r>
      <w:r w:rsidRPr="000A6F01">
        <w:rPr>
          <w:lang w:val="en-GB"/>
        </w:rPr>
        <w:lastRenderedPageBreak/>
        <w:t>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 xml:space="preserve">value, it is essential to conduct research within each of the selected groups and appropriately assign weights to the component results in order to reflect the significance of the influence of each </w:t>
      </w:r>
      <w:r w:rsidR="009577A6" w:rsidRPr="000A6F01">
        <w:rPr>
          <w:lang w:val="en-GB"/>
        </w:rPr>
        <w:lastRenderedPageBreak/>
        <w:t>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commentRangeEnd w:id="32"/>
      <w:r w:rsidR="00477818">
        <w:rPr>
          <w:rStyle w:val="CommentReference"/>
          <w:rFonts w:eastAsia="Times New Roman"/>
          <w:szCs w:val="20"/>
          <w:lang w:eastAsia="pl-PL"/>
        </w:rPr>
        <w:commentReference w:id="32"/>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simpl)</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simpl</w:t>
      </w:r>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single questions 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lastRenderedPageBreak/>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r w:rsidRPr="000A6F01">
        <w:rPr>
          <w:b/>
          <w:bCs/>
          <w:i/>
          <w:iCs/>
          <w:lang w:val="en-GB"/>
        </w:rPr>
        <w:t>i</w:t>
      </w:r>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w:t>
      </w:r>
      <w:r w:rsidR="004A4A51" w:rsidRPr="000A6F01">
        <w:rPr>
          <w:lang w:val="en-GB"/>
        </w:rPr>
        <w:lastRenderedPageBreak/>
        <w:t>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3" w:name="_Ref205276623"/>
      <w:r w:rsidRPr="000A6F01">
        <w:rPr>
          <w:lang w:val="en-GB"/>
        </w:rPr>
        <w:lastRenderedPageBreak/>
        <w:t>Foundations of Quality Management</w:t>
      </w:r>
      <w:r w:rsidR="00B47E2B" w:rsidRPr="000A6F01">
        <w:rPr>
          <w:lang w:val="en-GB"/>
        </w:rPr>
        <w:t xml:space="preserve"> [40-60]</w:t>
      </w:r>
      <w:bookmarkEnd w:id="33"/>
    </w:p>
    <w:p w14:paraId="034C03FF" w14:textId="285B79C3" w:rsidR="009A4ED7" w:rsidRPr="000A6F01" w:rsidRDefault="009A4ED7" w:rsidP="009A4ED7">
      <w:pPr>
        <w:pStyle w:val="Heading2"/>
        <w:rPr>
          <w:lang w:val="en-GB"/>
        </w:rPr>
      </w:pPr>
      <w:bookmarkStart w:id="34" w:name="_Ref206484838"/>
      <w:r w:rsidRPr="000A6F01">
        <w:rPr>
          <w:color w:val="C00000"/>
          <w:lang w:val="en-GB"/>
        </w:rPr>
        <w:t>The Concept of Quality</w:t>
      </w:r>
      <w:r w:rsidR="00137286" w:rsidRPr="000A6F01">
        <w:rPr>
          <w:lang w:val="en-GB"/>
        </w:rPr>
        <w:t xml:space="preserve"> (PGR)</w:t>
      </w:r>
      <w:bookmarkEnd w:id="34"/>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1B2EB4"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1B2EB4"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1B2EB4"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1B2EB4"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5" w:name="_Ref206484980"/>
      <w:r w:rsidRPr="000A6F01">
        <w:rPr>
          <w:color w:val="C00000"/>
          <w:lang w:val="en-GB"/>
        </w:rPr>
        <w:t>Category of Excellence</w:t>
      </w:r>
      <w:r w:rsidR="00137286" w:rsidRPr="000A6F01">
        <w:rPr>
          <w:lang w:val="en-GB"/>
        </w:rPr>
        <w:t xml:space="preserve"> (PGR)</w:t>
      </w:r>
      <w:bookmarkEnd w:id="35"/>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6"/>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6"/>
      <w:r w:rsidRPr="000A6F01">
        <w:rPr>
          <w:rStyle w:val="CommentReference"/>
          <w:rFonts w:eastAsia="Times New Roman"/>
          <w:szCs w:val="20"/>
          <w:lang w:val="en-GB" w:eastAsia="pl-PL"/>
        </w:rPr>
        <w:commentReference w:id="36"/>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7" w:name="_Ref206485304"/>
      <w:r w:rsidRPr="000A6F01">
        <w:rPr>
          <w:color w:val="C00000"/>
          <w:lang w:val="en-GB"/>
        </w:rPr>
        <w:t>The Quality Assurance Approach</w:t>
      </w:r>
      <w:r w:rsidR="00137286" w:rsidRPr="000A6F01">
        <w:rPr>
          <w:lang w:val="en-GB"/>
        </w:rPr>
        <w:t xml:space="preserve"> (PGR)</w:t>
      </w:r>
      <w:bookmarkEnd w:id="37"/>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B2EB4"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1B2EB4"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1B2EB4"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1B2EB4"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1B2EB4"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1B2EB4"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1B2EB4"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1B2EB4"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1B2EB4"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1B2EB4"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1B2EB4"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1B2EB4"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1B2EB4"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B2EB4"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1B2EB4"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1B2EB4"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1B2EB4"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1B2EB4"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1B2EB4"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1B2EB4"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1B2EB4"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B2EB4"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1B2EB4"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1B2EB4"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1B2EB4"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1B2EB4"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1B2EB4"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1B2EB4"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1B2EB4"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1B2EB4"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B2EB4"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8" w:name="_Ref201845693"/>
      <w:r w:rsidRPr="000A6F01">
        <w:rPr>
          <w:color w:val="C00000"/>
          <w:lang w:val="en-GB"/>
        </w:rPr>
        <w:t>Quality Culture</w:t>
      </w:r>
      <w:r w:rsidR="00137286" w:rsidRPr="000A6F01">
        <w:rPr>
          <w:lang w:val="en-GB"/>
        </w:rPr>
        <w:t xml:space="preserve"> (PGR)</w:t>
      </w:r>
      <w:bookmarkEnd w:id="38"/>
    </w:p>
    <w:p w14:paraId="525CBBCB" w14:textId="77777777" w:rsidR="00A731F0" w:rsidRPr="000A6F01" w:rsidRDefault="00A731F0" w:rsidP="00A731F0">
      <w:pPr>
        <w:pStyle w:val="BodyText"/>
        <w:ind w:right="85" w:firstLine="567"/>
        <w:rPr>
          <w:szCs w:val="24"/>
          <w:lang w:val="en-GB"/>
        </w:rPr>
      </w:pPr>
      <w:bookmarkStart w:id="39"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40" w:name="_MON_1781967859"/>
    <w:bookmarkEnd w:id="40"/>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527515"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1B2EB4"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1B2EB4"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r w:rsidRPr="000A6F01">
        <w:rPr>
          <w:rStyle w:val="QuoteChar"/>
          <w:rFonts w:ascii="Times New Roman" w:hAnsi="Times New Roman"/>
          <w:i w:val="0"/>
          <w:iCs w:val="0"/>
          <w:szCs w:val="24"/>
          <w:lang w:val="en-GB"/>
        </w:rPr>
        <w:t>Bendermacher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1" w:name="_MON_1813997371"/>
    <w:bookmarkEnd w:id="41"/>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527516"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9"/>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2" w:name="_Ref205277718"/>
      <w:r w:rsidRPr="000A6F01">
        <w:rPr>
          <w:lang w:val="en-GB"/>
        </w:rPr>
        <w:lastRenderedPageBreak/>
        <w:t>Quality Management Concepts and Methodologies for Higher Education</w:t>
      </w:r>
      <w:r w:rsidR="00B47E2B" w:rsidRPr="000A6F01">
        <w:rPr>
          <w:lang w:val="en-GB"/>
        </w:rPr>
        <w:t xml:space="preserve"> [40-60]</w:t>
      </w:r>
      <w:bookmarkEnd w:id="42"/>
    </w:p>
    <w:p w14:paraId="73E3FFC5" w14:textId="5C4F127B" w:rsidR="009A4ED7" w:rsidRPr="000A6F01" w:rsidRDefault="00137286" w:rsidP="00137286">
      <w:pPr>
        <w:pStyle w:val="Heading2"/>
        <w:rPr>
          <w:lang w:val="en-GB"/>
        </w:rPr>
      </w:pPr>
      <w:bookmarkStart w:id="43" w:name="_Ref202177278"/>
      <w:r w:rsidRPr="000A6F01">
        <w:rPr>
          <w:color w:val="C00000"/>
          <w:lang w:val="en-GB"/>
        </w:rPr>
        <w:t>Total Quality Management (TQM) as the Basis of Improvement</w:t>
      </w:r>
      <w:r w:rsidRPr="000A6F01">
        <w:rPr>
          <w:lang w:val="en-GB"/>
        </w:rPr>
        <w:t xml:space="preserve"> (PGR)</w:t>
      </w:r>
      <w:bookmarkEnd w:id="43"/>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r w:rsidRPr="000A6F01">
        <w:rPr>
          <w:color w:val="1C1C1A"/>
          <w:szCs w:val="24"/>
          <w:lang w:val="en-GB"/>
        </w:rPr>
        <w:t>Stuelpnagel</w:t>
      </w:r>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4" w:name="_Ref206485972"/>
      <w:r w:rsidRPr="000A6F01">
        <w:rPr>
          <w:color w:val="C00000"/>
          <w:lang w:val="en-GB"/>
        </w:rPr>
        <w:t>Lean Management</w:t>
      </w:r>
      <w:r w:rsidRPr="000A6F01">
        <w:rPr>
          <w:lang w:val="en-GB"/>
        </w:rPr>
        <w:t xml:space="preserve"> (PGR)</w:t>
      </w:r>
      <w:bookmarkEnd w:id="44"/>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r w:rsidRPr="000A6F01">
        <w:rPr>
          <w:color w:val="1C1C1A"/>
          <w:szCs w:val="24"/>
          <w:lang w:val="en-GB"/>
        </w:rPr>
        <w:t>Mathaisel</w:t>
      </w:r>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muda) in the context of higher education institutions [Dahlgaard&amp;Østergaard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muda)</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LeanHE</w:t>
      </w:r>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The idea of creating the LeanHE</w:t>
      </w:r>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born in 2013. It was renamed LeanHE</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LeanH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The LeanHE organisation brings together approximately 60 universities in 3 regional sections: European, American and Australian-Asian (leanhe.org). The mission of LeanH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5" w:name="_Ref205289755"/>
      <w:r w:rsidRPr="000A6F01">
        <w:rPr>
          <w:color w:val="C00000"/>
          <w:lang w:val="en-GB"/>
        </w:rPr>
        <w:t>Six Sigma and Lean Six Sigma</w:t>
      </w:r>
      <w:r w:rsidRPr="000A6F01">
        <w:rPr>
          <w:lang w:val="en-GB"/>
        </w:rPr>
        <w:t xml:space="preserve"> (PGR)</w:t>
      </w:r>
      <w:bookmarkEnd w:id="45"/>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r w:rsidRPr="000A6F01">
        <w:rPr>
          <w:color w:val="1C1C1A"/>
          <w:szCs w:val="24"/>
          <w:lang w:val="en-GB"/>
        </w:rPr>
        <w:t>Heriot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6" w:name="_Ref206486156"/>
      <w:r w:rsidRPr="000A6F01">
        <w:rPr>
          <w:color w:val="C00000"/>
          <w:lang w:val="en-GB"/>
        </w:rPr>
        <w:t>Normative Management Systems</w:t>
      </w:r>
      <w:r w:rsidRPr="000A6F01">
        <w:rPr>
          <w:lang w:val="en-GB"/>
        </w:rPr>
        <w:t xml:space="preserve"> (PGR)</w:t>
      </w:r>
      <w:bookmarkEnd w:id="46"/>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r w:rsidRPr="000A6F01">
        <w:rPr>
          <w:rStyle w:val="QuoteChar"/>
          <w:rFonts w:ascii="Times New Roman" w:hAnsi="Times New Roman"/>
          <w:szCs w:val="24"/>
          <w:lang w:val="en-GB"/>
        </w:rPr>
        <w:t>Kasperavičiūtė-Černiauskienė&amp;Serafinas</w:t>
      </w:r>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7" w:name="_MON_1778243951"/>
    <w:bookmarkEnd w:id="47"/>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527517"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1B2EB4"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1B2EB4"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1B2EB4"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1B2EB4"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527518"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8" w:name="_Ref206486818"/>
      <w:r w:rsidRPr="000A6F01">
        <w:rPr>
          <w:lang w:val="en-GB"/>
        </w:rPr>
        <w:lastRenderedPageBreak/>
        <w:t>Applying Quality Management to Enhance Stakeholder Satisfaction</w:t>
      </w:r>
      <w:r w:rsidR="00B47E2B" w:rsidRPr="000A6F01">
        <w:rPr>
          <w:lang w:val="en-GB"/>
        </w:rPr>
        <w:t xml:space="preserve"> [30-40]</w:t>
      </w:r>
      <w:bookmarkEnd w:id="48"/>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9" w:name="_Ref206487119"/>
      <w:r w:rsidRPr="000A6F01">
        <w:rPr>
          <w:lang w:val="en-GB"/>
        </w:rPr>
        <w:t>Aligning Quality Management Approaches with Stakeholder Needs (JPSZ)</w:t>
      </w:r>
      <w:r w:rsidR="00B47E2B" w:rsidRPr="000A6F01">
        <w:rPr>
          <w:lang w:val="en-GB"/>
        </w:rPr>
        <w:t xml:space="preserve"> [7-9]</w:t>
      </w:r>
      <w:bookmarkEnd w:id="49"/>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50"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50"/>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1B2EB4"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Many references to stakeholders within examples of implementation of all subcriterions. Also the main criterion of leadership refers to assurance of “effective relationships with all stakeholders”.</w:t>
            </w:r>
          </w:p>
        </w:tc>
      </w:tr>
      <w:tr w:rsidR="00492470" w:rsidRPr="001B2EB4"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1B2EB4"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1B2EB4"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1B2EB4"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1B2EB4"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1B2EB4"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different stakeholder groups on the legitimate use of available resources. Also first 2 subcriterions refer to external stakeholders: partnerships, citizens and society organisations.</w:t>
            </w:r>
          </w:p>
        </w:tc>
      </w:tr>
      <w:tr w:rsidR="00492470" w:rsidRPr="001B2EB4"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1B2EB4"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1B2EB4"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1B2EB4"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1B2EB4"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1B2EB4"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1B2EB4"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51"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1"/>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1B2EB4"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1B2EB4"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1B2EB4"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1B2EB4"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1B2EB4"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1B2EB4"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1B2EB4"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1B2EB4"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2" w:name="_Ref206487240"/>
      <w:r w:rsidRPr="000A6F01">
        <w:rPr>
          <w:lang w:val="en-GB"/>
        </w:rPr>
        <w:t>Integration of Quality Management Systems in Higher Education Institutions (JPSZ)</w:t>
      </w:r>
      <w:r w:rsidR="00B47E2B" w:rsidRPr="000A6F01">
        <w:rPr>
          <w:lang w:val="en-GB"/>
        </w:rPr>
        <w:t xml:space="preserve"> [7-9]</w:t>
      </w:r>
      <w:bookmarkEnd w:id="52"/>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One of examples of such models is the QualH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3"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3"/>
      <w:r w:rsidRPr="000A6F01">
        <w:rPr>
          <w:lang w:val="en-GB"/>
        </w:rPr>
        <w:t xml:space="preserve"> Diagram of the QualH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QualH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4"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4"/>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5"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5"/>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6"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6"/>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iterativeness is build-in not only at the high level, but also at the level of more detailed guidelines for actions. The complete diagram of the model, encompassing all detailed stages along with their full descriptions, is presented in </w:t>
      </w:r>
      <w:commentRangeStart w:id="57"/>
      <w:r w:rsidRPr="000A6F01">
        <w:rPr>
          <w:lang w:val="en-GB"/>
        </w:rPr>
        <w:t>Appendix 1</w:t>
      </w:r>
      <w:commentRangeEnd w:id="57"/>
      <w:r w:rsidRPr="000A6F01">
        <w:rPr>
          <w:rStyle w:val="CommentReference"/>
          <w:rFonts w:eastAsia="Times New Roman"/>
          <w:szCs w:val="20"/>
          <w:lang w:val="en-GB" w:eastAsia="pl-PL"/>
        </w:rPr>
        <w:commentReference w:id="57"/>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8"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8"/>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9"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9"/>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60"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60"/>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1" w:name="_Ref205291873"/>
      <w:r w:rsidRPr="000A6F01">
        <w:rPr>
          <w:lang w:val="en-GB"/>
        </w:rPr>
        <w:t>Challenges and Best Practices (JPSZ)</w:t>
      </w:r>
      <w:r w:rsidR="00B47E2B" w:rsidRPr="000A6F01">
        <w:rPr>
          <w:lang w:val="en-GB"/>
        </w:rPr>
        <w:t xml:space="preserve"> [5-7]</w:t>
      </w:r>
      <w:bookmarkEnd w:id="61"/>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2"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2"/>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1B2EB4"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1B2EB4"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1B2EB4"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1B2EB4"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1B2EB4"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1B2EB4"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1B2EB4"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1B2EB4"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1B2EB4"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1B2EB4"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1B2EB4"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1B2EB4"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1B2EB4"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1B2EB4"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1B2EB4"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1B2EB4"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1B2EB4"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1B2EB4"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1B2EB4"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1B2EB4"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Bragantini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3"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3"/>
      <w:r w:rsidRPr="000A6F01">
        <w:rPr>
          <w:lang w:val="en-GB"/>
        </w:rPr>
        <w:t xml:space="preserve"> Communication triangle by Bragantini</w:t>
      </w:r>
    </w:p>
    <w:p w14:paraId="7A169B56" w14:textId="09A458A7" w:rsidR="00255B99" w:rsidRPr="000A6F01" w:rsidRDefault="00255B99" w:rsidP="00793EC6">
      <w:pPr>
        <w:rPr>
          <w:lang w:val="en-GB"/>
        </w:rPr>
      </w:pPr>
      <w:r w:rsidRPr="000A6F01">
        <w:rPr>
          <w:lang w:val="en-GB"/>
        </w:rPr>
        <w:t>Source: Bragantini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4"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4"/>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5"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5"/>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1B2EB4"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1B2EB4"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1B2EB4"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1B2EB4"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1B2EB4"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1B2EB4"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1B2EB4"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1B2EB4"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1B2EB4"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1B2EB4"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1B2EB4"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1B2EB4"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1B2EB4"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1B2EB4"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1B2EB4"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1B2EB4"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1B2EB4"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1B2EB4"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1B2EB4"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1B2EB4"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1B2EB4"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1B2EB4"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1B2EB4"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1B2EB4"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1B2EB4"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1B2EB4"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1B2EB4"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1B2EB4"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1B2EB4"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1B2EB4"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1B2EB4"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1B2EB4"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1B2EB4"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1B2EB4"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6946EB" w:rsidRDefault="00EA62D1">
      <w:pPr>
        <w:pStyle w:val="CommentText"/>
      </w:pPr>
      <w:r>
        <w:rPr>
          <w:rStyle w:val="CommentReference"/>
        </w:rPr>
        <w:annotationRef/>
      </w:r>
      <w:r w:rsidRPr="006946EB">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2" w:author="Jan Paweł Szefler" w:date="2025-08-24T07:58:00Z" w:initials="JS">
    <w:p w14:paraId="65AE915A" w14:textId="27594DC5" w:rsidR="00477818" w:rsidRDefault="00477818">
      <w:pPr>
        <w:pStyle w:val="CommentText"/>
      </w:pPr>
      <w:r>
        <w:rPr>
          <w:rStyle w:val="CommentReference"/>
        </w:rPr>
        <w:annotationRef/>
      </w:r>
      <w:r>
        <w:t>For corrections</w:t>
      </w:r>
    </w:p>
  </w:comment>
  <w:comment w:id="36"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7"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65AE915A"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FBA10A0" w16cex:dateUtc="2025-08-24T05: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65AE915A" w16cid:durableId="2FBA10A0"/>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23B87D" w14:textId="77777777" w:rsidR="00143253" w:rsidRDefault="00143253" w:rsidP="00807180">
      <w:pPr>
        <w:spacing w:line="240" w:lineRule="auto"/>
      </w:pPr>
      <w:r>
        <w:separator/>
      </w:r>
    </w:p>
  </w:endnote>
  <w:endnote w:type="continuationSeparator" w:id="0">
    <w:p w14:paraId="3B0ECE31" w14:textId="77777777" w:rsidR="00143253" w:rsidRDefault="0014325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6F6BF" w14:textId="77777777" w:rsidR="00143253" w:rsidRDefault="00143253" w:rsidP="00807180">
      <w:pPr>
        <w:spacing w:line="240" w:lineRule="auto"/>
      </w:pPr>
      <w:r>
        <w:separator/>
      </w:r>
    </w:p>
  </w:footnote>
  <w:footnote w:type="continuationSeparator" w:id="0">
    <w:p w14:paraId="030363C0" w14:textId="77777777" w:rsidR="00143253" w:rsidRDefault="00143253"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56</TotalTime>
  <Pages>195</Pages>
  <Words>86485</Words>
  <Characters>518916</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3</cp:revision>
  <cp:lastPrinted>2024-05-10T18:45:00Z</cp:lastPrinted>
  <dcterms:created xsi:type="dcterms:W3CDTF">2021-05-09T13:07:00Z</dcterms:created>
  <dcterms:modified xsi:type="dcterms:W3CDTF">2025-08-2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